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6C66D2">
      <w:pPr>
        <w:pStyle w:val="Paragrafo"/>
      </w:pPr>
    </w:p>
    <w:p w14:paraId="5810882A" w14:textId="6794A87B" w:rsidR="006B0E26" w:rsidRDefault="006B0E26" w:rsidP="00751926">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081042">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751926">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751926">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751926">
      <w:pPr>
        <w:pStyle w:val="Paragrafo"/>
        <w:rPr>
          <w:lang w:val="pt-BR"/>
        </w:rPr>
      </w:pPr>
      <w:r w:rsidRPr="00753373">
        <w:rPr>
          <w:lang w:val="pt-BR"/>
        </w:rPr>
        <w:fldChar w:fldCharType="begin" w:fldLock="1"/>
      </w:r>
      <w:r w:rsidRPr="00753373">
        <w:rPr>
          <w:lang w:val="pt-BR"/>
        </w:rPr>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rPr>
          <w:lang w:val="pt-BR"/>
        </w:rPr>
        <w:fldChar w:fldCharType="separate"/>
      </w:r>
      <w:r w:rsidRPr="00753373">
        <w:rPr>
          <w:noProof/>
          <w:lang w:val="pt-BR"/>
        </w:rPr>
        <w:t>Wooldridge (2002, p. XIII)</w:t>
      </w:r>
      <w:r w:rsidRPr="00753373">
        <w:rPr>
          <w:lang w:val="pt-BR"/>
        </w:rPr>
        <w:fldChar w:fldCharType="end"/>
      </w:r>
      <w:r w:rsidRPr="00753373">
        <w:rPr>
          <w:lang w:val="pt-BR"/>
        </w:rPr>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751926">
      <w:pPr>
        <w:pStyle w:val="Paragrafo"/>
        <w:rPr>
          <w:lang w:val="pt-BR"/>
        </w:rPr>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751926">
      <w:pPr>
        <w:pStyle w:val="Paragrafo"/>
        <w:rPr>
          <w:lang w:val="pt-BR"/>
        </w:rPr>
      </w:pPr>
      <w:r w:rsidRPr="00753373">
        <w:rPr>
          <w:lang w:val="pt-BR"/>
        </w:rPr>
        <w:tab/>
      </w:r>
      <w:r w:rsidRPr="00753373">
        <w:rPr>
          <w:lang w:val="pt-BR"/>
        </w:rPr>
        <w:tab/>
      </w:r>
    </w:p>
    <w:p w14:paraId="06394D2C" w14:textId="627B4B2D" w:rsidR="00751926" w:rsidRPr="00753373" w:rsidRDefault="00751926" w:rsidP="00751926">
      <w:pPr>
        <w:pStyle w:val="Paragrafo"/>
        <w:rPr>
          <w:lang w:val="pt-BR"/>
        </w:rPr>
      </w:pPr>
      <w:r w:rsidRPr="00753373">
        <w:rPr>
          <w:lang w:val="pt-BR"/>
        </w:rPr>
        <w:t xml:space="preserve">Nesse sentido, </w:t>
      </w:r>
      <w:r w:rsidRPr="00753373">
        <w:rPr>
          <w:lang w:val="pt-BR"/>
        </w:rPr>
        <w:fldChar w:fldCharType="begin" w:fldLock="1"/>
      </w:r>
      <w:r w:rsidRPr="00753373">
        <w:rPr>
          <w:lang w:val="pt-BR"/>
        </w:rP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rPr>
          <w:lang w:val="pt-BR"/>
        </w:rPr>
        <w:fldChar w:fldCharType="separate"/>
      </w:r>
      <w:r w:rsidRPr="00753373">
        <w:rPr>
          <w:noProof/>
          <w:lang w:val="pt-BR"/>
        </w:rPr>
        <w:t>ReateguiI, Ribeiro e Boff (2008)</w:t>
      </w:r>
      <w:r w:rsidRPr="00753373">
        <w:rPr>
          <w:lang w:val="pt-BR"/>
        </w:rPr>
        <w:fldChar w:fldCharType="end"/>
      </w:r>
      <w:r w:rsidRPr="00753373">
        <w:rPr>
          <w:lang w:val="pt-BR"/>
        </w:rPr>
        <w:t xml:space="preserve"> propõem um sistema multiagente para o controle de um </w:t>
      </w:r>
      <w:r>
        <w:rPr>
          <w:lang w:val="pt-BR"/>
        </w:rPr>
        <w:t xml:space="preserve">PA, que é explicado pelos autores: </w:t>
      </w:r>
      <w:r w:rsidRPr="00753373">
        <w:rPr>
          <w:lang w:val="pt-BR"/>
        </w:rPr>
        <w:t xml:space="preserve">“cada agente controla uma funcionalidade especifica, e um agente mediador define qual deles deve entrar em ação a cada momento” </w:t>
      </w:r>
      <w:r w:rsidRPr="00753373">
        <w:rPr>
          <w:lang w:val="pt-BR"/>
        </w:rPr>
        <w:fldChar w:fldCharType="begin" w:fldLock="1"/>
      </w:r>
      <w:r w:rsidRPr="00753373">
        <w:rPr>
          <w:lang w:val="pt-BR"/>
        </w:rP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rPr>
          <w:lang w:val="pt-BR"/>
        </w:rPr>
        <w:fldChar w:fldCharType="separate"/>
      </w:r>
      <w:r w:rsidRPr="00753373">
        <w:rPr>
          <w:noProof/>
          <w:lang w:val="pt-BR"/>
        </w:rPr>
        <w:t>(REATEGUI; RIBEIRO; BOFF, 2008)</w:t>
      </w:r>
      <w:r w:rsidRPr="00753373">
        <w:rPr>
          <w:lang w:val="pt-BR"/>
        </w:rPr>
        <w:fldChar w:fldCharType="end"/>
      </w:r>
      <w:r w:rsidRPr="00753373">
        <w:rPr>
          <w:lang w:val="pt-BR"/>
        </w:rPr>
        <w:t xml:space="preserve">. O agente mediador pode ser visto como um </w:t>
      </w:r>
      <w:r w:rsidRPr="00753373">
        <w:rPr>
          <w:i/>
          <w:lang w:val="pt-BR"/>
        </w:rPr>
        <w:t>middleware</w:t>
      </w:r>
      <w:r w:rsidRPr="00753373">
        <w:rPr>
          <w:lang w:val="pt-BR"/>
        </w:rPr>
        <w:t xml:space="preserve">. </w:t>
      </w:r>
      <w:r w:rsidRPr="00753373">
        <w:rPr>
          <w:lang w:val="pt-BR"/>
        </w:rPr>
        <w:fldChar w:fldCharType="begin" w:fldLock="1"/>
      </w:r>
      <w:r w:rsidRPr="00753373">
        <w:rPr>
          <w:lang w:val="pt-BR"/>
        </w:rPr>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rPr>
          <w:lang w:val="pt-BR"/>
        </w:rPr>
        <w:fldChar w:fldCharType="separate"/>
      </w:r>
      <w:r w:rsidRPr="00753373">
        <w:rPr>
          <w:noProof/>
          <w:lang w:val="pt-BR"/>
        </w:rPr>
        <w:t>Baker e Apon (2001)</w:t>
      </w:r>
      <w:r w:rsidRPr="00753373">
        <w:rPr>
          <w:lang w:val="pt-BR"/>
        </w:rPr>
        <w:fldChar w:fldCharType="end"/>
      </w:r>
      <w:r w:rsidRPr="00753373">
        <w:rPr>
          <w:lang w:val="pt-BR"/>
        </w:rPr>
        <w:t xml:space="preserve"> expõem </w:t>
      </w:r>
      <w:r w:rsidRPr="00753373">
        <w:rPr>
          <w:i/>
          <w:lang w:val="pt-BR"/>
        </w:rPr>
        <w:t>middleware</w:t>
      </w:r>
      <w:r w:rsidRPr="00753373">
        <w:rPr>
          <w:lang w:val="pt-BR"/>
        </w:rPr>
        <w:t xml:space="preserve"> como uma camada de </w:t>
      </w:r>
      <w:r w:rsidRPr="00753373">
        <w:rPr>
          <w:i/>
          <w:lang w:val="pt-BR"/>
        </w:rPr>
        <w:t xml:space="preserve">software </w:t>
      </w:r>
      <w:r w:rsidRPr="00753373">
        <w:rPr>
          <w:lang w:val="pt-BR"/>
        </w:rPr>
        <w:t xml:space="preserve">localizada entre o sistema operacional e a aplicação, e que mais recentemente ressurgiu como um meio de integrar </w:t>
      </w:r>
      <w:r w:rsidRPr="00753373">
        <w:rPr>
          <w:i/>
          <w:lang w:val="pt-BR"/>
        </w:rPr>
        <w:t>softwares</w:t>
      </w:r>
      <w:r w:rsidRPr="00753373">
        <w:rPr>
          <w:lang w:val="pt-BR"/>
        </w:rPr>
        <w:t xml:space="preserve"> executados em um ambiente heterogéneo. </w:t>
      </w:r>
    </w:p>
    <w:p w14:paraId="3A9E514A" w14:textId="467C4CDC" w:rsidR="00961971" w:rsidRPr="005417C9" w:rsidRDefault="00751926" w:rsidP="00751926">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2A177255" w:rsidR="00961971" w:rsidRDefault="00B90F22" w:rsidP="00751926">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6C1824">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751926">
      <w:pPr>
        <w:pStyle w:val="Paragrafo"/>
      </w:pPr>
      <w:r>
        <w:rPr>
          <w:lang w:val="pt-BR"/>
        </w:rPr>
        <w:t>Dada</w:t>
      </w:r>
      <w:r w:rsidR="00D7267D" w:rsidRPr="00253628">
        <w:rPr>
          <w:lang w:val="pt-BR"/>
        </w:rPr>
        <w:t xml:space="preserve"> a necessidade de disponibilizar serviços pela internet, se faz necessária a criação de</w:t>
      </w:r>
      <w:r w:rsidR="00D7267D">
        <w:rPr>
          <w:lang w:val="pt-BR"/>
        </w:rPr>
        <w:t xml:space="preserve"> serviços de rede</w:t>
      </w:r>
      <w:r w:rsidR="00D7267D" w:rsidRPr="00253628">
        <w:rPr>
          <w:lang w:val="pt-BR"/>
        </w:rPr>
        <w:t xml:space="preserve"> </w:t>
      </w:r>
      <w:r w:rsidR="00D7267D">
        <w:rPr>
          <w:lang w:val="pt-BR"/>
        </w:rPr>
        <w:t>(</w:t>
      </w:r>
      <w:r w:rsidR="00D7267D" w:rsidRPr="00253628">
        <w:rPr>
          <w:i/>
          <w:lang w:val="pt-BR"/>
        </w:rPr>
        <w:t>web services</w:t>
      </w:r>
      <w:r w:rsidR="00D7267D" w:rsidRPr="00253628">
        <w:rPr>
          <w:lang w:val="pt-BR"/>
        </w:rPr>
        <w:t>)</w:t>
      </w:r>
      <w:r w:rsidR="00D7267D" w:rsidRPr="00253628">
        <w:rPr>
          <w:i/>
          <w:lang w:val="pt-BR"/>
        </w:rPr>
        <w:t xml:space="preserve">, </w:t>
      </w:r>
      <w:r w:rsidR="00D7267D" w:rsidRPr="00253628">
        <w:rPr>
          <w:lang w:val="pt-BR"/>
        </w:rPr>
        <w:t xml:space="preserve">servidores conectados à internet, construídos com o propósito de suprir as necessidades de um </w:t>
      </w:r>
      <w:r w:rsidR="00D7267D" w:rsidRPr="00253628">
        <w:rPr>
          <w:i/>
          <w:lang w:val="pt-BR"/>
        </w:rPr>
        <w:t>site</w:t>
      </w:r>
      <w:r w:rsidR="00D7267D" w:rsidRPr="00253628">
        <w:rPr>
          <w:lang w:val="pt-BR"/>
        </w:rPr>
        <w:t xml:space="preserve"> ou uma aplicação. P</w:t>
      </w:r>
      <w:r w:rsidR="00D7267D">
        <w:rPr>
          <w:lang w:val="pt-BR"/>
        </w:rPr>
        <w:t xml:space="preserve">rogramas clientes utilizam APIs </w:t>
      </w:r>
      <w:r w:rsidR="00D7267D" w:rsidRPr="00253628">
        <w:rPr>
          <w:lang w:val="pt-BR"/>
        </w:rPr>
        <w:t>para se comunicar com</w:t>
      </w:r>
      <w:r w:rsidR="00D7267D">
        <w:rPr>
          <w:lang w:val="pt-BR"/>
        </w:rPr>
        <w:t xml:space="preserve"> estes</w:t>
      </w:r>
      <w:r w:rsidR="00D7267D" w:rsidRPr="00253628">
        <w:rPr>
          <w:lang w:val="pt-BR"/>
        </w:rPr>
        <w:t xml:space="preserve"> </w:t>
      </w:r>
      <w:r w:rsidR="00D7267D" w:rsidRPr="00253628">
        <w:rPr>
          <w:i/>
          <w:lang w:val="pt-BR"/>
        </w:rPr>
        <w:t>web services</w:t>
      </w:r>
      <w:r w:rsidR="00D7267D" w:rsidRPr="00253628">
        <w:rPr>
          <w:lang w:val="pt-BR"/>
        </w:rPr>
        <w:t>. De modo geral, uma API disponibiliza dados e funções para facilitar a interação entre</w:t>
      </w:r>
      <w:r w:rsidR="00D7267D">
        <w:rPr>
          <w:lang w:val="pt-BR"/>
        </w:rPr>
        <w:t xml:space="preserve"> os</w:t>
      </w:r>
      <w:r w:rsidR="00D7267D" w:rsidRPr="00253628">
        <w:t xml:space="preserve"> </w:t>
      </w:r>
      <w:r w:rsidR="00D7267D" w:rsidRPr="00253628">
        <w:rPr>
          <w:i/>
        </w:rPr>
        <w:t>softwares</w:t>
      </w:r>
      <w:r w:rsidR="00D7267D" w:rsidRPr="00253628">
        <w:t xml:space="preserve"> e permite</w:t>
      </w:r>
      <w:r w:rsidR="00D7267D" w:rsidRPr="00253628">
        <w:rPr>
          <w:lang w:val="pt-BR"/>
        </w:rPr>
        <w:t xml:space="preserve"> que eles troquem informações. Uma API </w:t>
      </w:r>
      <w:r w:rsidR="00D7267D" w:rsidRPr="00253628">
        <w:rPr>
          <w:i/>
          <w:lang w:val="pt-BR"/>
        </w:rPr>
        <w:t>web</w:t>
      </w:r>
      <w:r w:rsidR="00D7267D" w:rsidRPr="00253628">
        <w:rPr>
          <w:lang w:val="pt-BR"/>
        </w:rPr>
        <w:t xml:space="preserve"> é a interface de um serviço </w:t>
      </w:r>
      <w:r w:rsidR="00D7267D" w:rsidRPr="00253628">
        <w:rPr>
          <w:i/>
          <w:lang w:val="pt-BR"/>
        </w:rPr>
        <w:t>web</w:t>
      </w:r>
      <w:r w:rsidR="00D7267D" w:rsidRPr="00253628">
        <w:rPr>
          <w:lang w:val="pt-BR"/>
        </w:rPr>
        <w:t xml:space="preserve">, que recebe e responde requisições de clientes </w:t>
      </w:r>
      <w:r w:rsidR="00D7267D" w:rsidRPr="00253628">
        <w:rPr>
          <w:lang w:val="pt-BR"/>
        </w:rPr>
        <w:fldChar w:fldCharType="begin" w:fldLock="1"/>
      </w:r>
      <w:r w:rsidR="00D7267D" w:rsidRPr="00253628">
        <w:rPr>
          <w:lang w:val="pt-BR"/>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lang w:val="pt-BR"/>
        </w:rPr>
        <w:instrText>≤</w:instrText>
      </w:r>
      <w:r w:rsidR="00D7267D" w:rsidRPr="00253628">
        <w:rPr>
          <w:lang w:val="pt-BR"/>
        </w:rPr>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rPr>
          <w:lang w:val="pt-BR"/>
        </w:rPr>
        <w:fldChar w:fldCharType="separate"/>
      </w:r>
      <w:r w:rsidR="00D7267D" w:rsidRPr="00253628">
        <w:rPr>
          <w:noProof/>
          <w:lang w:val="pt-BR"/>
        </w:rPr>
        <w:t>(MARK, 2013)</w:t>
      </w:r>
      <w:r w:rsidR="00D7267D" w:rsidRPr="00253628">
        <w:rPr>
          <w:lang w:val="pt-BR"/>
        </w:rPr>
        <w:fldChar w:fldCharType="end"/>
      </w:r>
      <w:r w:rsidR="00D7267D" w:rsidRPr="00253628">
        <w:rPr>
          <w:lang w:val="pt-BR"/>
        </w:rPr>
        <w:t>.</w:t>
      </w:r>
      <w:r w:rsidR="00A83707">
        <w:rPr>
          <w:lang w:val="pt-BR"/>
        </w:rPr>
        <w:t xml:space="preserve"> </w:t>
      </w:r>
    </w:p>
    <w:p w14:paraId="43332079" w14:textId="19F647BF" w:rsidR="00352C1A" w:rsidRDefault="00352C1A" w:rsidP="00751926">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E754A8">
      <w:pPr>
        <w:pStyle w:val="Paragrafo"/>
        <w:rPr>
          <w:lang w:val="pt-BR"/>
        </w:rPr>
      </w:pPr>
      <w:r>
        <w:rPr>
          <w:lang w:val="pt-BR"/>
        </w:rPr>
        <w:t>Entretanto, n</w:t>
      </w:r>
      <w:r w:rsidRPr="00253628">
        <w:rPr>
          <w:lang w:val="pt-BR"/>
        </w:rPr>
        <w:t xml:space="preserve">em todos os </w:t>
      </w:r>
      <w:r w:rsidRPr="00253628">
        <w:rPr>
          <w:i/>
          <w:lang w:val="pt-BR"/>
        </w:rPr>
        <w:t>sites</w:t>
      </w:r>
      <w:r>
        <w:rPr>
          <w:lang w:val="pt-BR"/>
        </w:rPr>
        <w:t xml:space="preserve"> existentes fornecem API</w:t>
      </w:r>
      <w:r w:rsidRPr="00253628">
        <w:rPr>
          <w:lang w:val="pt-BR"/>
        </w:rPr>
        <w:t xml:space="preserve">, e para extrair informações destes sistemas </w:t>
      </w:r>
      <w:r w:rsidRPr="00253628">
        <w:rPr>
          <w:i/>
          <w:lang w:val="pt-BR"/>
        </w:rPr>
        <w:t xml:space="preserve">web, </w:t>
      </w:r>
      <w:r w:rsidRPr="00253628">
        <w:rPr>
          <w:lang w:val="pt-BR"/>
        </w:rPr>
        <w:t xml:space="preserve">que não possuem API pública, é necessário o uso </w:t>
      </w:r>
      <w:proofErr w:type="gramStart"/>
      <w:r w:rsidRPr="00253628">
        <w:rPr>
          <w:lang w:val="pt-BR"/>
        </w:rPr>
        <w:t>do</w:t>
      </w:r>
      <w:r>
        <w:rPr>
          <w:lang w:val="pt-BR"/>
        </w:rPr>
        <w:t xml:space="preserve"> </w:t>
      </w:r>
      <w:r w:rsidRPr="00253628">
        <w:rPr>
          <w:i/>
          <w:lang w:val="pt-BR"/>
        </w:rPr>
        <w:t>web</w:t>
      </w:r>
      <w:proofErr w:type="gramEnd"/>
      <w:r w:rsidRPr="00253628">
        <w:rPr>
          <w:i/>
          <w:lang w:val="pt-BR"/>
        </w:rPr>
        <w:t xml:space="preserve"> scraping</w:t>
      </w:r>
      <w:r w:rsidRPr="00253628">
        <w:rPr>
          <w:lang w:val="pt-BR"/>
        </w:rPr>
        <w:t xml:space="preserve"> para obter estes dados de forma automatizada. </w:t>
      </w:r>
      <w:r w:rsidRPr="00253628">
        <w:rPr>
          <w:i/>
          <w:lang w:val="pt-BR"/>
        </w:rPr>
        <w:t>“Web scraping</w:t>
      </w:r>
      <w:r w:rsidRPr="00253628">
        <w:rPr>
          <w:b/>
          <w:i/>
          <w:lang w:val="pt-BR"/>
        </w:rPr>
        <w:t xml:space="preserve"> </w:t>
      </w:r>
      <w:r w:rsidRPr="00253628">
        <w:rPr>
          <w:lang w:val="pt-BR"/>
        </w:rPr>
        <w:t xml:space="preserve">é uma técnica de </w:t>
      </w:r>
      <w:r w:rsidRPr="00253628">
        <w:rPr>
          <w:i/>
          <w:lang w:val="pt-BR"/>
        </w:rPr>
        <w:t>software</w:t>
      </w:r>
      <w:r w:rsidRPr="00253628">
        <w:rPr>
          <w:lang w:val="pt-BR"/>
        </w:rPr>
        <w:t xml:space="preserve"> destinada a extrair informações de </w:t>
      </w:r>
      <w:r w:rsidRPr="00253628">
        <w:rPr>
          <w:i/>
          <w:lang w:val="pt-BR"/>
        </w:rPr>
        <w:t xml:space="preserve">sites. Web scrapers </w:t>
      </w:r>
      <w:r w:rsidRPr="00253628">
        <w:rPr>
          <w:lang w:val="pt-BR"/>
        </w:rPr>
        <w:t xml:space="preserve">simulam a exploração humana na internet” </w:t>
      </w:r>
      <w:r w:rsidRPr="00253628">
        <w:rPr>
          <w:lang w:val="pt-BR"/>
        </w:rPr>
        <w:fldChar w:fldCharType="begin" w:fldLock="1"/>
      </w:r>
      <w:r w:rsidRPr="00253628">
        <w:rPr>
          <w:lang w:val="pt-BR"/>
        </w:rP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rPr>
          <w:lang w:val="pt-BR"/>
        </w:rPr>
        <w:fldChar w:fldCharType="separate"/>
      </w:r>
      <w:r w:rsidRPr="00253628">
        <w:rPr>
          <w:noProof/>
          <w:lang w:val="pt-BR"/>
        </w:rPr>
        <w:t>(VARGIU; URRU, 2012, tradução nossa)</w:t>
      </w:r>
      <w:r w:rsidRPr="00253628">
        <w:rPr>
          <w:lang w:val="pt-BR"/>
        </w:rPr>
        <w:fldChar w:fldCharType="end"/>
      </w:r>
      <w:r w:rsidRPr="00253628">
        <w:rPr>
          <w:lang w:val="pt-BR"/>
        </w:rPr>
        <w:t xml:space="preserve">. </w:t>
      </w:r>
      <w:proofErr w:type="gramStart"/>
      <w:r w:rsidRPr="00253628">
        <w:rPr>
          <w:lang w:val="pt-BR"/>
        </w:rPr>
        <w:t xml:space="preserve">Os </w:t>
      </w:r>
      <w:r w:rsidRPr="00253628">
        <w:rPr>
          <w:i/>
          <w:lang w:val="pt-BR"/>
        </w:rPr>
        <w:t>web</w:t>
      </w:r>
      <w:proofErr w:type="gramEnd"/>
      <w:r w:rsidRPr="00253628">
        <w:rPr>
          <w:i/>
          <w:lang w:val="pt-BR"/>
        </w:rPr>
        <w:t xml:space="preserve"> scrapers</w:t>
      </w:r>
      <w:r w:rsidRPr="00253628">
        <w:rPr>
          <w:lang w:val="pt-BR"/>
        </w:rPr>
        <w:t xml:space="preserve"> podem ser vistos como </w:t>
      </w:r>
      <w:r w:rsidRPr="00253628">
        <w:rPr>
          <w:i/>
          <w:lang w:val="pt-BR"/>
        </w:rPr>
        <w:t>bots</w:t>
      </w:r>
      <w:r w:rsidRPr="00253628">
        <w:rPr>
          <w:lang w:val="pt-BR"/>
        </w:rPr>
        <w:t xml:space="preserve"> programados para buscar em uma página da </w:t>
      </w:r>
      <w:r w:rsidRPr="00253628">
        <w:rPr>
          <w:i/>
          <w:lang w:val="pt-BR"/>
        </w:rPr>
        <w:t>web</w:t>
      </w:r>
      <w:r w:rsidRPr="00253628">
        <w:rPr>
          <w:lang w:val="pt-BR"/>
        </w:rPr>
        <w:t xml:space="preserve"> informações e/ou executar ações. Estes </w:t>
      </w:r>
      <w:r w:rsidRPr="00253628">
        <w:rPr>
          <w:i/>
          <w:lang w:val="pt-BR"/>
        </w:rPr>
        <w:t>bots</w:t>
      </w:r>
      <w:r w:rsidRPr="00253628">
        <w:rPr>
          <w:lang w:val="pt-BR"/>
        </w:rPr>
        <w:t xml:space="preserve"> percorrem o </w:t>
      </w:r>
      <w:r w:rsidRPr="00253628">
        <w:rPr>
          <w:i/>
          <w:lang w:val="pt-BR"/>
        </w:rPr>
        <w:t>site</w:t>
      </w:r>
      <w:r w:rsidRPr="00253628">
        <w:rPr>
          <w:lang w:val="pt-BR"/>
        </w:rPr>
        <w:t xml:space="preserve"> através do código fonte, normalmente em formato HTML, e também podem executar instruções em JavaScript na página.</w:t>
      </w:r>
    </w:p>
    <w:p w14:paraId="260C80FE" w14:textId="2FDFCDC1" w:rsidR="004C7C90" w:rsidRPr="00753373" w:rsidRDefault="004C7C90" w:rsidP="004C7C90">
      <w:pPr>
        <w:pStyle w:val="Paragrafo"/>
        <w:rPr>
          <w:lang w:val="pt-BR"/>
        </w:rPr>
      </w:pPr>
      <w:r w:rsidRPr="00253628">
        <w:rPr>
          <w:lang w:val="pt-BR"/>
        </w:rPr>
        <w:t xml:space="preserve">Este projeto </w:t>
      </w:r>
      <w:r w:rsidR="00EA5C64">
        <w:rPr>
          <w:lang w:val="pt-BR"/>
        </w:rPr>
        <w:t>implementa</w:t>
      </w:r>
      <w:r w:rsidRPr="00253628">
        <w:rPr>
          <w:lang w:val="pt-BR"/>
        </w:rPr>
        <w:t xml:space="preserve"> um </w:t>
      </w:r>
      <w:r>
        <w:rPr>
          <w:lang w:val="pt-BR"/>
        </w:rPr>
        <w:t>SAP</w:t>
      </w:r>
      <w:r w:rsidRPr="00753373">
        <w:rPr>
          <w:lang w:val="pt-BR"/>
        </w:rPr>
        <w:t>, nomeada como Lana, assim como</w:t>
      </w:r>
      <w:r>
        <w:rPr>
          <w:lang w:val="pt-BR"/>
        </w:rPr>
        <w:t xml:space="preserve"> o sistema de extração de dados</w:t>
      </w:r>
      <w:r w:rsidRPr="00753373">
        <w:rPr>
          <w:i/>
          <w:lang w:val="pt-BR"/>
        </w:rPr>
        <w:t>,</w:t>
      </w:r>
      <w:r w:rsidRPr="00753373">
        <w:rPr>
          <w:lang w:val="pt-BR"/>
        </w:rPr>
        <w:t xml:space="preserve"> para realizar os serviços disponibilizados, e </w:t>
      </w:r>
      <w:r>
        <w:rPr>
          <w:lang w:val="pt-BR"/>
        </w:rPr>
        <w:t>dois</w:t>
      </w:r>
      <w:r w:rsidRPr="00753373">
        <w:rPr>
          <w:lang w:val="pt-BR"/>
        </w:rPr>
        <w:t xml:space="preserve"> </w:t>
      </w:r>
      <w:r w:rsidRPr="00753373">
        <w:rPr>
          <w:i/>
          <w:lang w:val="pt-BR"/>
        </w:rPr>
        <w:t>bot</w:t>
      </w:r>
      <w:r>
        <w:rPr>
          <w:i/>
          <w:lang w:val="pt-BR"/>
        </w:rPr>
        <w:t>s</w:t>
      </w:r>
      <w:r w:rsidRPr="00753373">
        <w:rPr>
          <w:i/>
          <w:lang w:val="pt-BR"/>
        </w:rPr>
        <w:t>,</w:t>
      </w:r>
      <w:r w:rsidRPr="00753373">
        <w:rPr>
          <w:lang w:val="pt-BR"/>
        </w:rPr>
        <w:t xml:space="preserve"> que utiliza</w:t>
      </w:r>
      <w:r>
        <w:rPr>
          <w:lang w:val="pt-BR"/>
        </w:rPr>
        <w:t>m API de</w:t>
      </w:r>
      <w:r w:rsidRPr="00753373">
        <w:rPr>
          <w:lang w:val="pt-BR"/>
        </w:rPr>
        <w:t xml:space="preserve"> </w:t>
      </w:r>
      <w:r w:rsidRPr="00753373">
        <w:rPr>
          <w:i/>
          <w:lang w:val="pt-BR"/>
        </w:rPr>
        <w:t>software</w:t>
      </w:r>
      <w:r>
        <w:rPr>
          <w:i/>
          <w:lang w:val="pt-BR"/>
        </w:rPr>
        <w:t>s</w:t>
      </w:r>
      <w:r w:rsidRPr="00753373">
        <w:rPr>
          <w:lang w:val="pt-BR"/>
        </w:rPr>
        <w:t xml:space="preserve"> de troca de mensagens, a fim de estabelecer uma comunicação entre o usuário final e a Lana. Para realizar a troca de informações entre os </w:t>
      </w:r>
      <w:r w:rsidRPr="00753373">
        <w:rPr>
          <w:i/>
          <w:lang w:val="pt-BR"/>
        </w:rPr>
        <w:t>bots</w:t>
      </w:r>
      <w:r w:rsidRPr="00753373">
        <w:rPr>
          <w:lang w:val="pt-BR"/>
        </w:rPr>
        <w:t xml:space="preserve"> e o </w:t>
      </w:r>
      <w:r>
        <w:rPr>
          <w:lang w:val="pt-BR"/>
        </w:rPr>
        <w:t xml:space="preserve">PA </w:t>
      </w:r>
      <w:r w:rsidR="00EA5C64">
        <w:rPr>
          <w:lang w:val="pt-BR"/>
        </w:rPr>
        <w:t>foi implementado</w:t>
      </w:r>
      <w:r w:rsidR="00D726BD">
        <w:rPr>
          <w:lang w:val="pt-BR"/>
        </w:rPr>
        <w:t xml:space="preserve"> APIs para ambos.</w:t>
      </w:r>
    </w:p>
    <w:p w14:paraId="48BD5AFB" w14:textId="346A3452" w:rsidR="004C7C90" w:rsidRPr="00753373" w:rsidRDefault="004C7C90" w:rsidP="004C7C90">
      <w:pPr>
        <w:pStyle w:val="Paragrafo"/>
        <w:rPr>
          <w:lang w:val="pt-BR"/>
        </w:rPr>
      </w:pPr>
      <w:r w:rsidRPr="00753373">
        <w:rPr>
          <w:lang w:val="pt-BR"/>
        </w:rPr>
        <w:t xml:space="preserve">A Lana </w:t>
      </w:r>
      <w:r w:rsidR="00EA5C64">
        <w:rPr>
          <w:lang w:val="pt-BR"/>
        </w:rPr>
        <w:t>funciona</w:t>
      </w:r>
      <w:r w:rsidRPr="00753373">
        <w:rPr>
          <w:lang w:val="pt-BR"/>
        </w:rPr>
        <w:t xml:space="preserve"> como um </w:t>
      </w:r>
      <w:r w:rsidRPr="00753373">
        <w:rPr>
          <w:i/>
          <w:lang w:val="pt-BR"/>
        </w:rPr>
        <w:t>middleware</w:t>
      </w:r>
      <w:r w:rsidRPr="00753373">
        <w:rPr>
          <w:lang w:val="pt-BR"/>
        </w:rPr>
        <w:t xml:space="preserve"> que recebe as mensagens do usuário final, as interpreta e responde com o que for necessário, de acordo com o seu entendimento. Os serviços disponíveis pelo </w:t>
      </w:r>
      <w:r>
        <w:rPr>
          <w:lang w:val="pt-BR"/>
        </w:rPr>
        <w:t>SAP</w:t>
      </w:r>
      <w:r w:rsidRPr="00753373">
        <w:rPr>
          <w:lang w:val="pt-BR"/>
        </w:rPr>
        <w:t xml:space="preserve"> foram escolhidos dentro do contexto da UESC, serviços de busca de informações sobre a instituição, disponíveis no </w:t>
      </w:r>
      <w:r w:rsidRPr="00753373">
        <w:rPr>
          <w:i/>
          <w:lang w:val="pt-BR"/>
        </w:rPr>
        <w:t>site</w:t>
      </w:r>
      <w:r w:rsidRPr="00753373">
        <w:rPr>
          <w:lang w:val="pt-BR"/>
        </w:rPr>
        <w:t xml:space="preserve"> da própria universidade e informações retiradas do portal Sagres, do aluno e do professor, </w:t>
      </w:r>
      <w:r w:rsidR="00EA5C64">
        <w:rPr>
          <w:lang w:val="pt-BR"/>
        </w:rPr>
        <w:t>foram</w:t>
      </w:r>
      <w:r w:rsidRPr="00753373">
        <w:rPr>
          <w:lang w:val="pt-BR"/>
        </w:rPr>
        <w:t xml:space="preserve"> implementados nos</w:t>
      </w:r>
      <w:r>
        <w:rPr>
          <w:lang w:val="pt-BR"/>
        </w:rPr>
        <w:t xml:space="preserve"> extratores de dados</w:t>
      </w:r>
      <w:r w:rsidRPr="00753373">
        <w:rPr>
          <w:lang w:val="pt-BR"/>
        </w:rPr>
        <w:t>.</w:t>
      </w:r>
    </w:p>
    <w:p w14:paraId="02021C83" w14:textId="3D249414" w:rsidR="004C7C90" w:rsidRDefault="004C7C90" w:rsidP="004C7C90">
      <w:pPr>
        <w:pStyle w:val="Paragrafo"/>
        <w:rPr>
          <w:lang w:val="pt-BR"/>
        </w:rPr>
      </w:pPr>
      <w:r w:rsidRPr="00753373">
        <w:rPr>
          <w:lang w:val="pt-BR"/>
        </w:rPr>
        <w:t xml:space="preserve">Além disso, a implementação da Lana </w:t>
      </w:r>
      <w:r w:rsidR="00E923B8">
        <w:rPr>
          <w:lang w:val="pt-BR"/>
        </w:rPr>
        <w:t>foi realizada de maneira que gerou um</w:t>
      </w:r>
      <w:r w:rsidRPr="00753373">
        <w:rPr>
          <w:lang w:val="pt-BR"/>
        </w:rPr>
        <w:t xml:space="preserve"> produto</w:t>
      </w:r>
      <w:r w:rsidR="00E923B8">
        <w:rPr>
          <w:lang w:val="pt-BR"/>
        </w:rPr>
        <w:t xml:space="preserve"> genérico</w:t>
      </w:r>
      <w:r w:rsidRPr="00753373">
        <w:rPr>
          <w:lang w:val="pt-BR"/>
        </w:rPr>
        <w:t>, isto é, somente os extrat</w:t>
      </w:r>
      <w:r>
        <w:rPr>
          <w:lang w:val="pt-BR"/>
        </w:rPr>
        <w:t>ores de dados</w:t>
      </w:r>
      <w:r w:rsidRPr="00753373">
        <w:rPr>
          <w:lang w:val="pt-BR"/>
        </w:rPr>
        <w:t xml:space="preserve"> </w:t>
      </w:r>
      <w:r w:rsidR="00E923B8">
        <w:rPr>
          <w:lang w:val="pt-BR"/>
        </w:rPr>
        <w:t>possuem</w:t>
      </w:r>
      <w:r w:rsidRPr="00753373">
        <w:rPr>
          <w:lang w:val="pt-BR"/>
        </w:rPr>
        <w:t xml:space="preserve"> funções especificas, a assistente </w:t>
      </w:r>
      <w:r w:rsidR="00E923B8">
        <w:rPr>
          <w:lang w:val="pt-BR"/>
        </w:rPr>
        <w:t>trata</w:t>
      </w:r>
      <w:r w:rsidRPr="00753373">
        <w:rPr>
          <w:lang w:val="pt-BR"/>
        </w:rPr>
        <w:t xml:space="preserve"> todas as mensagens recebidas de maneira única, desta </w:t>
      </w:r>
      <w:r w:rsidR="00E923B8">
        <w:rPr>
          <w:lang w:val="pt-BR"/>
        </w:rPr>
        <w:t>forma</w:t>
      </w:r>
      <w:r w:rsidRPr="00753373">
        <w:rPr>
          <w:lang w:val="pt-BR"/>
        </w:rPr>
        <w:t xml:space="preserve">, a implementação de novos serviços, dos mais variados contextos, não acarretará na necessidade de modificar o </w:t>
      </w:r>
      <w:r w:rsidR="001A75B5">
        <w:rPr>
          <w:lang w:val="pt-BR"/>
        </w:rPr>
        <w:t>SAP</w:t>
      </w:r>
      <w:r w:rsidRPr="00753373">
        <w:rPr>
          <w:lang w:val="pt-BR"/>
        </w:rPr>
        <w:t xml:space="preserve">, </w:t>
      </w:r>
      <w:r w:rsidR="00E923B8">
        <w:rPr>
          <w:lang w:val="pt-BR"/>
        </w:rPr>
        <w:t>somente</w:t>
      </w:r>
      <w:r w:rsidRPr="00753373">
        <w:rPr>
          <w:lang w:val="pt-BR"/>
        </w:rPr>
        <w:t xml:space="preserve"> </w:t>
      </w:r>
      <w:r w:rsidR="00E923B8">
        <w:rPr>
          <w:lang w:val="pt-BR"/>
        </w:rPr>
        <w:t>à</w:t>
      </w:r>
      <w:r w:rsidRPr="00753373">
        <w:rPr>
          <w:lang w:val="pt-BR"/>
        </w:rPr>
        <w:t xml:space="preserve"> criação de novos </w:t>
      </w:r>
      <w:r>
        <w:rPr>
          <w:lang w:val="pt-BR"/>
        </w:rPr>
        <w:t>extratores de dados</w:t>
      </w:r>
      <w:r w:rsidRPr="00753373">
        <w:rPr>
          <w:lang w:val="pt-BR"/>
        </w:rPr>
        <w:t xml:space="preserve"> e </w:t>
      </w:r>
      <w:r>
        <w:rPr>
          <w:lang w:val="pt-BR"/>
        </w:rPr>
        <w:t xml:space="preserve">na </w:t>
      </w:r>
      <w:r w:rsidRPr="00753373">
        <w:rPr>
          <w:lang w:val="pt-BR"/>
        </w:rPr>
        <w:t>integração de contexto.</w:t>
      </w:r>
    </w:p>
    <w:p w14:paraId="2B2AC0F1" w14:textId="38ABCA7E" w:rsidR="00D726BD" w:rsidRPr="00D726BD" w:rsidRDefault="00D726BD" w:rsidP="004C7C90">
      <w:pPr>
        <w:pStyle w:val="Paragrafo"/>
      </w:pPr>
      <w:r>
        <w:rPr>
          <w:lang w:val="pt-BR"/>
        </w:rPr>
        <w:t xml:space="preserve">Para a implementação do SAP </w:t>
      </w:r>
      <w:r w:rsidR="00E923B8">
        <w:rPr>
          <w:lang w:val="pt-BR"/>
        </w:rPr>
        <w:t>foi</w:t>
      </w:r>
      <w:r>
        <w:rPr>
          <w:lang w:val="pt-BR"/>
        </w:rPr>
        <w:t xml:space="preserve"> utilizado o serviço Watson Assistant da plataforma IBM Bluemix, a solução BaaS Back4App, o </w:t>
      </w:r>
      <w:r>
        <w:rPr>
          <w:i/>
          <w:lang w:val="pt-BR"/>
        </w:rPr>
        <w:t>framework</w:t>
      </w:r>
      <w:r>
        <w:rPr>
          <w:lang w:val="pt-BR"/>
        </w:rPr>
        <w:t xml:space="preserve"> Selenium para a técnica de </w:t>
      </w:r>
      <w:r>
        <w:rPr>
          <w:i/>
          <w:lang w:val="pt-BR"/>
        </w:rPr>
        <w:t>web scraping</w:t>
      </w:r>
      <w:r>
        <w:rPr>
          <w:lang w:val="pt-BR"/>
        </w:rPr>
        <w:t xml:space="preserve">, os serviços de </w:t>
      </w:r>
      <w:r w:rsidR="0021236B">
        <w:rPr>
          <w:lang w:val="pt-BR"/>
        </w:rPr>
        <w:t>hospedagem do Heroku e DigitalOcean e as linguagens de programação JavaScript e Python.</w:t>
      </w:r>
    </w:p>
    <w:p w14:paraId="0D83BF2A" w14:textId="7F8AE637" w:rsidR="004C7C90" w:rsidRPr="004C7C90" w:rsidRDefault="00EE78D3" w:rsidP="004C7C90">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w:t>
      </w:r>
      <w:bookmarkStart w:id="0" w:name="_GoBack"/>
      <w:bookmarkEnd w:id="0"/>
      <w:r w:rsidR="00E45B6A">
        <w:t xml:space="preserve">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DC3C511" w14:textId="77777777" w:rsidR="00575411" w:rsidRDefault="00575411" w:rsidP="00575411">
      <w:pPr>
        <w:pStyle w:val="Ttulo1"/>
      </w:pPr>
      <w:r>
        <w:t>EMBASAMENTO TEÓRICO</w:t>
      </w:r>
    </w:p>
    <w:p w14:paraId="1A6BEEDA" w14:textId="77777777" w:rsidR="00EC6382" w:rsidRDefault="00EC6382" w:rsidP="002E16FC">
      <w:pPr>
        <w:pStyle w:val="Ttulo2"/>
        <w:numPr>
          <w:ilvl w:val="1"/>
          <w:numId w:val="11"/>
        </w:numPr>
      </w:pPr>
      <w:r>
        <w:t>IBM Bluemix</w:t>
      </w:r>
    </w:p>
    <w:p w14:paraId="39B6D439" w14:textId="77777777" w:rsidR="00EC6382" w:rsidRDefault="00EC6382" w:rsidP="00EC6382">
      <w:pPr>
        <w:pStyle w:val="Ttulo3"/>
      </w:pPr>
      <w:r>
        <w:t>IBM Watson</w:t>
      </w:r>
    </w:p>
    <w:p w14:paraId="35F85CEF" w14:textId="77777777" w:rsidR="00EC6382" w:rsidRDefault="00EC6382" w:rsidP="00EC6382">
      <w:pPr>
        <w:pStyle w:val="Ttulo4"/>
      </w:pPr>
      <w:r>
        <w:t>Watson Assistant</w:t>
      </w:r>
    </w:p>
    <w:p w14:paraId="14120894" w14:textId="77777777" w:rsidR="00E7358F" w:rsidRDefault="00B71293" w:rsidP="002E16FC">
      <w:pPr>
        <w:pStyle w:val="Ttulo2"/>
      </w:pPr>
      <w:r>
        <w:t>Aplicativos de Troca de Mensagens</w:t>
      </w:r>
    </w:p>
    <w:p w14:paraId="12DFE1BF" w14:textId="77777777" w:rsidR="00B71293" w:rsidRDefault="00B71293" w:rsidP="00B71293">
      <w:pPr>
        <w:pStyle w:val="Ttulo3"/>
      </w:pPr>
      <w:r>
        <w:t>Telegram</w:t>
      </w:r>
    </w:p>
    <w:p w14:paraId="31E416E8" w14:textId="77777777" w:rsidR="00B71293" w:rsidRPr="00B71293" w:rsidRDefault="00B71293" w:rsidP="00B71293">
      <w:pPr>
        <w:pStyle w:val="Ttulo3"/>
      </w:pPr>
      <w:r>
        <w:t>Messenger</w:t>
      </w:r>
    </w:p>
    <w:p w14:paraId="164F96CE" w14:textId="77777777" w:rsidR="00E7358F" w:rsidRDefault="00E7358F" w:rsidP="002E16FC">
      <w:pPr>
        <w:pStyle w:val="Ttulo2"/>
      </w:pPr>
      <w:r>
        <w:t>Back4App</w:t>
      </w:r>
    </w:p>
    <w:p w14:paraId="06590C1F" w14:textId="77777777" w:rsidR="00E7358F" w:rsidRDefault="00B71293" w:rsidP="002E16FC">
      <w:pPr>
        <w:pStyle w:val="Ttulo2"/>
      </w:pPr>
      <w:r>
        <w:t>VPS Hosting</w:t>
      </w:r>
    </w:p>
    <w:p w14:paraId="2132A5FB" w14:textId="77777777" w:rsidR="00B71293" w:rsidRDefault="00B71293" w:rsidP="00B71293">
      <w:pPr>
        <w:pStyle w:val="Ttulo3"/>
      </w:pPr>
      <w:r>
        <w:t>Heroku</w:t>
      </w:r>
    </w:p>
    <w:p w14:paraId="2F1641D0" w14:textId="77777777" w:rsidR="00B71293" w:rsidRDefault="00B71293" w:rsidP="00B71293">
      <w:pPr>
        <w:pStyle w:val="Ttulo3"/>
      </w:pPr>
      <w:r>
        <w:t>DigitalOcean</w:t>
      </w:r>
    </w:p>
    <w:p w14:paraId="03E781D0" w14:textId="77777777" w:rsidR="006A491C" w:rsidRDefault="006A491C" w:rsidP="006A491C">
      <w:pPr>
        <w:pStyle w:val="Ttulo2"/>
      </w:pPr>
      <w:r>
        <w:t>Selenium</w:t>
      </w:r>
    </w:p>
    <w:p w14:paraId="636BB358" w14:textId="77777777" w:rsidR="009A0547" w:rsidRPr="009A0547" w:rsidRDefault="009A0547" w:rsidP="009A0547">
      <w:pPr>
        <w:pStyle w:val="Ttulo2"/>
      </w:pPr>
      <w:r>
        <w:t>IDL</w:t>
      </w:r>
    </w:p>
    <w:p w14:paraId="35CC2C4F" w14:textId="77777777" w:rsidR="002E16FC" w:rsidRDefault="009A0547" w:rsidP="009A0547">
      <w:pPr>
        <w:pStyle w:val="Ttulo1"/>
      </w:pPr>
      <w:r>
        <w:t>MATERIAIS E MÉTODOS</w:t>
      </w:r>
    </w:p>
    <w:p w14:paraId="74CC9768" w14:textId="77777777" w:rsidR="009A0547" w:rsidRDefault="009A0547" w:rsidP="009A0547">
      <w:pPr>
        <w:pStyle w:val="Ttulo2"/>
      </w:pPr>
      <w:r>
        <w:t>Interface</w:t>
      </w:r>
    </w:p>
    <w:p w14:paraId="67D96046" w14:textId="77777777" w:rsidR="009A0547" w:rsidRDefault="009A0547" w:rsidP="009A0547">
      <w:pPr>
        <w:pStyle w:val="Ttulo3"/>
      </w:pPr>
      <w:r>
        <w:t>Telegram</w:t>
      </w:r>
    </w:p>
    <w:p w14:paraId="194F4210" w14:textId="77777777" w:rsidR="009A0547" w:rsidRPr="009A0547" w:rsidRDefault="009A0547" w:rsidP="009A0547">
      <w:pPr>
        <w:pStyle w:val="Ttulo3"/>
      </w:pPr>
      <w:r>
        <w:t>Messenger</w:t>
      </w:r>
    </w:p>
    <w:p w14:paraId="10A6111E" w14:textId="77777777" w:rsidR="009A0547" w:rsidRDefault="009A0547" w:rsidP="009A0547">
      <w:pPr>
        <w:pStyle w:val="Ttulo2"/>
      </w:pPr>
      <w:r>
        <w:t>Banco de Dados</w:t>
      </w:r>
    </w:p>
    <w:p w14:paraId="4DEB734E" w14:textId="77777777" w:rsidR="009A0547" w:rsidRDefault="009A0547" w:rsidP="009A0547">
      <w:pPr>
        <w:pStyle w:val="Ttulo2"/>
      </w:pPr>
      <w:r>
        <w:t>Entendimento de Linguagem Natural</w:t>
      </w:r>
    </w:p>
    <w:p w14:paraId="5CB35525" w14:textId="77777777" w:rsidR="009A0547" w:rsidRDefault="009A0547" w:rsidP="009A0547">
      <w:pPr>
        <w:pStyle w:val="Ttulo2"/>
      </w:pPr>
      <w:r>
        <w:t>Fachada</w:t>
      </w:r>
    </w:p>
    <w:p w14:paraId="66D6562A" w14:textId="77777777" w:rsidR="009A0547" w:rsidRDefault="009A0547" w:rsidP="009A0547">
      <w:pPr>
        <w:pStyle w:val="Ttulo2"/>
      </w:pPr>
      <w:r>
        <w:t>Assistente Pessoal</w:t>
      </w:r>
    </w:p>
    <w:p w14:paraId="47B46E69" w14:textId="77777777" w:rsidR="009A0547" w:rsidRDefault="009A0547" w:rsidP="009A0547">
      <w:pPr>
        <w:pStyle w:val="Ttulo2"/>
      </w:pPr>
      <w:r>
        <w:t>Indexador de Bots</w:t>
      </w:r>
    </w:p>
    <w:p w14:paraId="6FFC9439" w14:textId="77777777" w:rsidR="009A0547" w:rsidRDefault="009A0547" w:rsidP="009A0547">
      <w:pPr>
        <w:pStyle w:val="Ttulo2"/>
      </w:pPr>
      <w:r>
        <w:t>Bots Scrapers</w:t>
      </w:r>
    </w:p>
    <w:p w14:paraId="47CF45FE" w14:textId="77777777" w:rsidR="009A0547" w:rsidRDefault="009A0547" w:rsidP="009A0547">
      <w:pPr>
        <w:pStyle w:val="Ttulo3"/>
      </w:pPr>
      <w:r>
        <w:t>Bot Sagres</w:t>
      </w:r>
    </w:p>
    <w:p w14:paraId="75BD01B4" w14:textId="77777777" w:rsidR="009A0547" w:rsidRPr="009A0547" w:rsidRDefault="009A0547" w:rsidP="009A0547">
      <w:pPr>
        <w:pStyle w:val="Ttulo3"/>
      </w:pPr>
      <w:r>
        <w:t>Bot UESC</w:t>
      </w:r>
    </w:p>
    <w:p w14:paraId="6EF74DD3" w14:textId="77777777" w:rsidR="002E16FC" w:rsidRDefault="003D3108" w:rsidP="003D3108">
      <w:pPr>
        <w:pStyle w:val="Ttulo2"/>
      </w:pPr>
      <w:r>
        <w:t>Correções e Otimizações</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 w:numId="9">
    <w:abstractNumId w:val="3"/>
  </w:num>
  <w:num w:numId="10">
    <w:abstractNumId w:val="4"/>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08"/>
  <w:hyphenationZone w:val="425"/>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10B3D"/>
    <w:rsid w:val="00081042"/>
    <w:rsid w:val="000D7D9D"/>
    <w:rsid w:val="0011618D"/>
    <w:rsid w:val="001A75B5"/>
    <w:rsid w:val="0021236B"/>
    <w:rsid w:val="002C215D"/>
    <w:rsid w:val="002E16FC"/>
    <w:rsid w:val="00325860"/>
    <w:rsid w:val="00352C1A"/>
    <w:rsid w:val="003B4BC3"/>
    <w:rsid w:val="003D3108"/>
    <w:rsid w:val="003F63EE"/>
    <w:rsid w:val="00494351"/>
    <w:rsid w:val="004C7C90"/>
    <w:rsid w:val="004E3146"/>
    <w:rsid w:val="005417C9"/>
    <w:rsid w:val="00575411"/>
    <w:rsid w:val="00581850"/>
    <w:rsid w:val="006A1A74"/>
    <w:rsid w:val="006A491C"/>
    <w:rsid w:val="006B0E26"/>
    <w:rsid w:val="006B3B0B"/>
    <w:rsid w:val="006C1824"/>
    <w:rsid w:val="006C66D2"/>
    <w:rsid w:val="007059BF"/>
    <w:rsid w:val="00742265"/>
    <w:rsid w:val="00751926"/>
    <w:rsid w:val="00770192"/>
    <w:rsid w:val="008014DA"/>
    <w:rsid w:val="0086638D"/>
    <w:rsid w:val="008C7AE3"/>
    <w:rsid w:val="00920645"/>
    <w:rsid w:val="00937FB8"/>
    <w:rsid w:val="00961971"/>
    <w:rsid w:val="009A0547"/>
    <w:rsid w:val="009F4414"/>
    <w:rsid w:val="00A83707"/>
    <w:rsid w:val="00A9554A"/>
    <w:rsid w:val="00AA0405"/>
    <w:rsid w:val="00AC1B8D"/>
    <w:rsid w:val="00B71293"/>
    <w:rsid w:val="00B72527"/>
    <w:rsid w:val="00B90F22"/>
    <w:rsid w:val="00BA266E"/>
    <w:rsid w:val="00C12F82"/>
    <w:rsid w:val="00CB4D6C"/>
    <w:rsid w:val="00D25CD5"/>
    <w:rsid w:val="00D7267D"/>
    <w:rsid w:val="00D726BD"/>
    <w:rsid w:val="00D74E96"/>
    <w:rsid w:val="00DF1CAC"/>
    <w:rsid w:val="00DF5F43"/>
    <w:rsid w:val="00E14A9C"/>
    <w:rsid w:val="00E45B6A"/>
    <w:rsid w:val="00E7358F"/>
    <w:rsid w:val="00E754A8"/>
    <w:rsid w:val="00E923B8"/>
    <w:rsid w:val="00EA5C64"/>
    <w:rsid w:val="00EC6382"/>
    <w:rsid w:val="00EE78D3"/>
    <w:rsid w:val="00F336AA"/>
    <w:rsid w:val="00F339B5"/>
    <w:rsid w:val="00F4715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75411"/>
    <w:pPr>
      <w:spacing w:line="360" w:lineRule="auto"/>
      <w:ind w:firstLine="709"/>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D25CD5"/>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firstLine="0"/>
    </w:pPr>
    <w:rPr>
      <w:rFonts w:eastAsia="Arial Unicode MS" w:cs="Arial Unicode MS"/>
      <w:sz w:val="20"/>
      <w:u w:color="000000"/>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00FE2D-602C-104E-A43B-1D120494B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5</Pages>
  <Words>6103</Words>
  <Characters>32962</Characters>
  <Application>Microsoft Macintosh Word</Application>
  <DocSecurity>0</DocSecurity>
  <Lines>274</Lines>
  <Paragraphs>77</Paragraphs>
  <ScaleCrop>false</ScaleCrop>
  <HeadingPairs>
    <vt:vector size="4" baseType="variant">
      <vt:variant>
        <vt:lpstr>Título</vt:lpstr>
      </vt:variant>
      <vt:variant>
        <vt:i4>1</vt:i4>
      </vt:variant>
      <vt:variant>
        <vt:lpstr>Headings</vt:lpstr>
      </vt:variant>
      <vt:variant>
        <vt:i4>28</vt:i4>
      </vt:variant>
    </vt:vector>
  </HeadingPairs>
  <TitlesOfParts>
    <vt:vector size="29" baseType="lpstr">
      <vt:lpstr/>
      <vt:lpstr>INTRODUÇÃO</vt:lpstr>
      <vt:lpstr>EMBASAMENTO TEÓRICO</vt:lpstr>
      <vt:lpstr>    IBM Bluemix</vt:lpstr>
      <vt:lpstr>        IBM Watson</vt:lpstr>
      <vt:lpstr>    Aplicativos de Troca de Mensagens</vt:lpstr>
      <vt:lpstr>        Telegram</vt:lpstr>
      <vt:lpstr>        Messenger</vt:lpstr>
      <vt:lpstr>    Back4App</vt:lpstr>
      <vt:lpstr>    VPS Hosting</vt:lpstr>
      <vt:lpstr>        Heroku</vt:lpstr>
      <vt:lpstr>        DigitalOcean</vt:lpstr>
      <vt:lpstr>    Selenium</vt:lpstr>
      <vt:lpstr>    IDL</vt:lpstr>
      <vt:lpstr>MATERIAIS E MÉTODOS</vt:lpstr>
      <vt:lpstr>    Interface</vt:lpstr>
      <vt:lpstr>        Telegram</vt:lpstr>
      <vt:lpstr>        Messenger</vt:lpstr>
      <vt:lpstr>    Banco de Dados</vt:lpstr>
      <vt:lpstr>    Entendimento de Linguagem Natural</vt:lpstr>
      <vt:lpstr>    Fachada</vt:lpstr>
      <vt:lpstr>    Assistente Pessoal</vt:lpstr>
      <vt:lpstr>    Indexador de Bots</vt:lpstr>
      <vt:lpstr>    Bots Scrapers</vt:lpstr>
      <vt:lpstr>        Bot Sagres</vt:lpstr>
      <vt:lpstr>        Bot UESC</vt:lpstr>
      <vt:lpstr>    Correções e Otimizações</vt:lpstr>
      <vt:lpstr>RESULTADOS E DISCUSSÕES</vt:lpstr>
      <vt:lpstr>CONCLUSÃO</vt:lpstr>
    </vt:vector>
  </TitlesOfParts>
  <LinksUpToDate>false</LinksUpToDate>
  <CharactersWithSpaces>38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12</cp:revision>
  <dcterms:created xsi:type="dcterms:W3CDTF">2018-10-18T18:06:00Z</dcterms:created>
  <dcterms:modified xsi:type="dcterms:W3CDTF">2018-10-23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